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109C5" w:rsidRPr="000122C4" w:rsidRDefault="009109C5" w:rsidP="009109C5">
      <w:pPr>
        <w:spacing w:after="200" w:line="360" w:lineRule="auto"/>
        <w:rPr>
          <w:rFonts w:ascii="Times New Roman" w:eastAsia="Calibri" w:hAnsi="Times New Roman" w:cs="Times New Roman"/>
          <w:lang w:val="en-US"/>
        </w:rPr>
      </w:pPr>
      <w:r w:rsidRPr="00155D8D">
        <w:rPr>
          <w:rFonts w:ascii="Times New Roman" w:eastAsia="Calibri" w:hAnsi="Times New Roman" w:cs="Times New Roman"/>
          <w:lang w:val="en-US"/>
        </w:rPr>
        <w:t xml:space="preserve">Supplementary </w:t>
      </w:r>
      <w:r w:rsidR="00413CFB">
        <w:rPr>
          <w:rFonts w:ascii="Times New Roman" w:eastAsia="Calibri" w:hAnsi="Times New Roman" w:cs="Times New Roman"/>
          <w:lang w:val="en-US"/>
        </w:rPr>
        <w:t>File</w:t>
      </w:r>
      <w:bookmarkStart w:id="0" w:name="_GoBack"/>
      <w:bookmarkEnd w:id="0"/>
      <w:r w:rsidRPr="00155D8D">
        <w:rPr>
          <w:rFonts w:ascii="Times New Roman" w:eastAsia="Calibri" w:hAnsi="Times New Roman" w:cs="Times New Roman"/>
          <w:lang w:val="en-US"/>
        </w:rPr>
        <w:t xml:space="preserve"> 4.</w:t>
      </w:r>
      <w:r w:rsidRPr="000122C4">
        <w:rPr>
          <w:rFonts w:ascii="Times New Roman" w:eastAsia="Calibri" w:hAnsi="Times New Roman" w:cs="Times New Roman"/>
          <w:lang w:val="en-US"/>
        </w:rPr>
        <w:t xml:space="preserve"> Primers and probes used for detection, subtyping and full genome sequencing of </w:t>
      </w:r>
      <w:proofErr w:type="spellStart"/>
      <w:r w:rsidRPr="000122C4">
        <w:rPr>
          <w:rFonts w:ascii="Times New Roman" w:eastAsia="Calibri" w:hAnsi="Times New Roman" w:cs="Times New Roman"/>
          <w:lang w:val="en-US"/>
        </w:rPr>
        <w:t>swIAV</w:t>
      </w:r>
      <w:proofErr w:type="spellEnd"/>
      <w:r>
        <w:rPr>
          <w:rFonts w:ascii="Times New Roman" w:eastAsia="Calibri" w:hAnsi="Times New Roman" w:cs="Times New Roman"/>
          <w:lang w:val="en-US"/>
        </w:rPr>
        <w:t xml:space="preserve">. </w:t>
      </w:r>
      <w:r w:rsidRPr="000122C4">
        <w:rPr>
          <w:rFonts w:ascii="Times New Roman" w:eastAsia="Calibri" w:hAnsi="Times New Roman" w:cs="Times New Roman"/>
          <w:lang w:val="en-US"/>
        </w:rPr>
        <w:t xml:space="preserve">Nucleotides </w:t>
      </w:r>
      <w:proofErr w:type="gramStart"/>
      <w:r w:rsidRPr="000122C4">
        <w:rPr>
          <w:rFonts w:ascii="Times New Roman" w:eastAsia="Calibri" w:hAnsi="Times New Roman" w:cs="Times New Roman"/>
          <w:lang w:val="en-US"/>
        </w:rPr>
        <w:t>are named</w:t>
      </w:r>
      <w:proofErr w:type="gramEnd"/>
      <w:r w:rsidRPr="000122C4">
        <w:rPr>
          <w:rFonts w:ascii="Times New Roman" w:eastAsia="Calibri" w:hAnsi="Times New Roman" w:cs="Times New Roman"/>
          <w:lang w:val="en-US"/>
        </w:rPr>
        <w:t xml:space="preserve"> according to the IUPAC codes. Purple color indicate the </w:t>
      </w:r>
      <w:proofErr w:type="spellStart"/>
      <w:r w:rsidRPr="000122C4">
        <w:rPr>
          <w:rFonts w:ascii="Times New Roman" w:eastAsia="Calibri" w:hAnsi="Times New Roman" w:cs="Times New Roman"/>
          <w:lang w:val="en-US"/>
        </w:rPr>
        <w:t>pQE</w:t>
      </w:r>
      <w:proofErr w:type="spellEnd"/>
      <w:r w:rsidRPr="000122C4">
        <w:rPr>
          <w:rFonts w:ascii="Times New Roman" w:eastAsia="Calibri" w:hAnsi="Times New Roman" w:cs="Times New Roman"/>
          <w:lang w:val="en-US"/>
        </w:rPr>
        <w:t xml:space="preserve"> part of the primers.</w:t>
      </w:r>
    </w:p>
    <w:tbl>
      <w:tblPr>
        <w:tblStyle w:val="TableGrid"/>
        <w:tblpPr w:leftFromText="141" w:rightFromText="141" w:vertAnchor="text" w:tblpY="1"/>
        <w:tblW w:w="963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98"/>
        <w:gridCol w:w="1062"/>
        <w:gridCol w:w="1417"/>
        <w:gridCol w:w="5807"/>
        <w:gridCol w:w="850"/>
      </w:tblGrid>
      <w:tr w:rsidR="009109C5" w:rsidRPr="000122C4" w:rsidTr="00155D8D">
        <w:tc>
          <w:tcPr>
            <w:tcW w:w="15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Primer/probe</w:t>
            </w:r>
          </w:p>
        </w:tc>
        <w:tc>
          <w:tcPr>
            <w:tcW w:w="5807" w:type="dxa"/>
            <w:tcBorders>
              <w:top w:val="single" w:sz="4" w:space="0" w:color="auto"/>
              <w:bottom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Sequence (5’ – 3’)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Ref.</w:t>
            </w:r>
          </w:p>
        </w:tc>
      </w:tr>
      <w:tr w:rsidR="009109C5" w:rsidRPr="000122C4" w:rsidTr="00155D8D">
        <w:tc>
          <w:tcPr>
            <w:tcW w:w="498" w:type="dxa"/>
            <w:vMerge w:val="restart"/>
            <w:tcBorders>
              <w:top w:val="single" w:sz="4" w:space="0" w:color="auto"/>
              <w:right w:val="single" w:sz="4" w:space="0" w:color="auto"/>
            </w:tcBorders>
            <w:textDirection w:val="btLr"/>
          </w:tcPr>
          <w:p w:rsidR="009109C5" w:rsidRPr="000122C4" w:rsidRDefault="009109C5" w:rsidP="00155D8D">
            <w:pPr>
              <w:spacing w:line="360" w:lineRule="auto"/>
              <w:ind w:right="113"/>
              <w:jc w:val="center"/>
              <w:rPr>
                <w:rFonts w:ascii="Times New Roman" w:eastAsia="Calibri" w:hAnsi="Times New Roman" w:cs="Times New Roman"/>
                <w:b/>
                <w:sz w:val="12"/>
                <w:szCs w:val="12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b/>
                <w:sz w:val="12"/>
                <w:szCs w:val="12"/>
                <w:lang w:val="en-US"/>
              </w:rPr>
              <w:t>Detection</w:t>
            </w:r>
          </w:p>
        </w:tc>
        <w:tc>
          <w:tcPr>
            <w:tcW w:w="1062" w:type="dxa"/>
            <w:tcBorders>
              <w:top w:val="single" w:sz="4" w:space="0" w:color="auto"/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M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 xml:space="preserve">Rim-F </w:t>
            </w:r>
          </w:p>
        </w:tc>
        <w:tc>
          <w:tcPr>
            <w:tcW w:w="5807" w:type="dxa"/>
            <w:tcBorders>
              <w:top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</w:rPr>
              <w:t>CTTCTAACCGAGGTCGAAACG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begin" w:fldLock="1"/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instrText>ADDIN CSL_CITATION {"citationItems":[{"id":"ITEM-1","itemData":{"DOI":"10.1371/journal.pone.0006662","ISSN":"1932-6203","author":[{"dropping-particle":"","family":"Vleeschauwer","given":"Annebel","non-dropping-particle":"De","parse-names":false,"suffix":""},{"dropping-particle":"","family":"Atanasova","given":"Kalina","non-dropping-particle":"","parse-names":false,"suffix":""},{"dropping-particle":"","family":"Borm","given":"Steven","non-dropping-particle":"Van","parse-names":false,"suffix":""},{"dropping-particle":"","family":"Berg","given":"Thierry","non-dropping-particle":"van den","parse-names":false,"suffix":""},{"dropping-particle":"","family":"Rasmussen","given":"Thomas Bruun","non-dropping-particle":"","parse-names":false,"suffix":""},{"dropping-particle":"","family":"Uttenthal","given":"Åse","non-dropping-particle":"","parse-names":false,"suffix":""},{"dropping-particle":"","family":"Reeth","given":"Kristien","non-dropping-particle":"Van","parse-names":false,"suffix":""}],"container-title":"PLoS ONE","editor":[{"dropping-particle":"","family":"Liu","given":"Ding Xiang","non-dropping-particle":"","parse-names":false,"suffix":""}],"id":"ITEM-1","issue":"8","issued":{"date-parts":[["2009","8","17"]]},"page":"e6662","title":"Comparative Pathogenesis of an Avian H5N2 and a Swine H1N1 Influenza Virus in Pigs","type":"article-journal","volume":"4"},"uris":["http://www.mendeley.com/documents/?uuid=80ba2df5-f16a-3eec-b0b1-385bd62dd292"]}],"mendeley":{"formattedCitation":"&lt;sup&gt;71&lt;/sup&gt;","plainTextFormattedCitation":"71","previouslyFormattedCitation":"&lt;sup&gt;71&lt;/sup&gt;"},"properties":{"noteIndex":0},"schema":"https://github.com/citation-style-language/schema/raw/master/csl-citation.json"}</w:instrTex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0122C4">
              <w:rPr>
                <w:rFonts w:ascii="Times New Roman" w:eastAsia="Calibri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71</w: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9109C5" w:rsidRPr="000122C4" w:rsidTr="00155D8D">
        <w:tc>
          <w:tcPr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ind w:left="720"/>
              <w:contextualSpacing/>
              <w:rPr>
                <w:rFonts w:ascii="Times New Roman" w:eastAsia="Calibri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Rim-R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FAM-AGGGCATTTTGGACAAAKCGTCTA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ind w:left="720"/>
              <w:contextualSpacing/>
              <w:rPr>
                <w:rFonts w:ascii="Times New Roman" w:eastAsia="Calibri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  <w:bottom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MaProbe</w:t>
            </w:r>
            <w:proofErr w:type="spellEnd"/>
          </w:p>
        </w:tc>
        <w:tc>
          <w:tcPr>
            <w:tcW w:w="5807" w:type="dxa"/>
            <w:tcBorders>
              <w:bottom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  <w:t>CCCAGTGAGCGAGGACTGCAGCGT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tcW w:w="498" w:type="dxa"/>
            <w:vMerge w:val="restart"/>
            <w:tcBorders>
              <w:right w:val="single" w:sz="4" w:space="0" w:color="auto"/>
            </w:tcBorders>
            <w:textDirection w:val="btLr"/>
          </w:tcPr>
          <w:p w:rsidR="009109C5" w:rsidRPr="000122C4" w:rsidRDefault="009109C5" w:rsidP="00155D8D">
            <w:pPr>
              <w:spacing w:line="360" w:lineRule="auto"/>
              <w:ind w:right="113"/>
              <w:jc w:val="center"/>
              <w:rPr>
                <w:rFonts w:ascii="Times New Roman" w:eastAsia="Calibri" w:hAnsi="Times New Roman" w:cs="Times New Roman"/>
                <w:b/>
                <w:sz w:val="12"/>
                <w:szCs w:val="12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b/>
                <w:sz w:val="12"/>
                <w:szCs w:val="12"/>
                <w:lang w:val="en-US"/>
              </w:rPr>
              <w:t>A(H1N1)pdm09</w:t>
            </w:r>
          </w:p>
        </w:tc>
        <w:tc>
          <w:tcPr>
            <w:tcW w:w="1062" w:type="dxa"/>
            <w:tcBorders>
              <w:top w:val="single" w:sz="4" w:space="0" w:color="auto"/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1pdm(</w:t>
            </w:r>
            <w:proofErr w:type="spellStart"/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sw</w:t>
            </w:r>
            <w:proofErr w:type="spellEnd"/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)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1fw2sw-3</w:t>
            </w:r>
          </w:p>
        </w:tc>
        <w:tc>
          <w:tcPr>
            <w:tcW w:w="5807" w:type="dxa"/>
            <w:tcBorders>
              <w:top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</w:rPr>
              <w:t>GAAGTTCAAGCCGGAAATAGCA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begin" w:fldLock="1"/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instrText>ADDIN CSL_CITATION {"citationItems":[{"id":"ITEM-1","itemData":{"DOI":"10.3389/fcimb.2018.00165","ISSN":"2235-2988","author":[{"dropping-particle":"","family":"Goecke","given":"Nicole B.","non-dropping-particle":"","parse-names":false,"suffix":""},{"dropping-particle":"","family":"Krog","given":"Jesper S.","non-dropping-particle":"","parse-names":false,"suffix":""},{"dropping-particle":"","family":"Hjulsager","given":"Charlotte K.","non-dropping-particle":"","parse-names":false,"suffix":""},{"dropping-particle":"","family":"Skovgaard","given":"Kerstin","non-dropping-particle":"","parse-names":false,"suffix":""},{"dropping-particle":"","family":"Harder","given":"Timm C.","non-dropping-particle":"","parse-names":false,"suffix":""},{"dropping-particle":"","family":"Breum","given":"Solvej Ø.","non-dropping-particle":"","parse-names":false,"suffix":""},{"dropping-particle":"","family":"Larsen","given":"Lars E.","non-dropping-particle":"","parse-names":false,"suffix":""}],"container-title":"Frontiers in Cellular and Infection Microbiology","id":"ITEM-1","issued":{"date-parts":[["2018","5","22"]]},"title":"Subtyping of Swine Influenza Viruses Using a High-Throughput Real-Time PCR Platform","type":"article-journal","volume":"8"},"uris":["http://www.mendeley.com/documents/?uuid=3843ad83-e751-3c6f-a267-cc8889adae70"]}],"mendeley":{"formattedCitation":"&lt;sup&gt;73&lt;/sup&gt;","plainTextFormattedCitation":"73","previouslyFormattedCitation":"&lt;sup&gt;73&lt;/sup&gt;"},"properties":{"noteIndex":0},"schema":"https://github.com/citation-style-language/schema/raw/master/csl-citation.json"}</w:instrTex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0122C4">
              <w:rPr>
                <w:rFonts w:ascii="Times New Roman" w:eastAsia="Calibri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73</w: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9109C5" w:rsidRPr="00413CFB" w:rsidTr="00155D8D">
        <w:tc>
          <w:tcPr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ind w:left="720"/>
              <w:contextualSpacing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1rev2sw-2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CCC GGC TCT ACT AGT GTC CA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ind w:left="720"/>
              <w:contextualSpacing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1probe2sw-3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AT488-CCC AAA GTG AGG RAT CAA GAA GGG AG-BHQ1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ind w:left="720"/>
              <w:contextualSpacing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1pdm(</w:t>
            </w:r>
            <w:proofErr w:type="spellStart"/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u</w:t>
            </w:r>
            <w:proofErr w:type="spellEnd"/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)</w:t>
            </w: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1pdm_Fw</w:t>
            </w:r>
          </w:p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1pdm_Rv</w:t>
            </w:r>
          </w:p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1pdm_P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CTAGTGGTACCGAGATATGCA</w:t>
            </w:r>
          </w:p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TATTGCAATCGTGGACTGGTGT</w:t>
            </w:r>
          </w:p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FAM-CGCAATGGAAAGAAATGCTGGATCTGG-BHQ1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In house</w:t>
            </w:r>
          </w:p>
        </w:tc>
      </w:tr>
    </w:tbl>
    <w:tbl>
      <w:tblPr>
        <w:tblStyle w:val="GridTable1Light"/>
        <w:tblW w:w="963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98"/>
        <w:gridCol w:w="1062"/>
        <w:gridCol w:w="1417"/>
        <w:gridCol w:w="5807"/>
        <w:gridCol w:w="850"/>
      </w:tblGrid>
      <w:tr w:rsidR="009109C5" w:rsidRPr="000122C4" w:rsidTr="00155D8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 w:val="restart"/>
            <w:tcBorders>
              <w:bottom w:val="none" w:sz="0" w:space="0" w:color="auto"/>
              <w:right w:val="single" w:sz="4" w:space="0" w:color="auto"/>
            </w:tcBorders>
            <w:textDirection w:val="btLr"/>
          </w:tcPr>
          <w:p w:rsidR="009109C5" w:rsidRPr="000122C4" w:rsidRDefault="009109C5" w:rsidP="00155D8D">
            <w:pPr>
              <w:spacing w:line="360" w:lineRule="auto"/>
              <w:ind w:right="113"/>
              <w:jc w:val="center"/>
              <w:rPr>
                <w:rFonts w:ascii="Times New Roman" w:eastAsia="Calibri" w:hAnsi="Times New Roman" w:cs="Times New Roman"/>
                <w:sz w:val="12"/>
                <w:szCs w:val="12"/>
                <w:lang w:val="en-US"/>
              </w:rPr>
            </w:pPr>
          </w:p>
        </w:tc>
        <w:tc>
          <w:tcPr>
            <w:tcW w:w="1062" w:type="dxa"/>
            <w:tcBorders>
              <w:top w:val="single" w:sz="4" w:space="0" w:color="auto"/>
              <w:left w:val="single" w:sz="4" w:space="0" w:color="auto"/>
              <w:bottom w:val="none" w:sz="0" w:space="0" w:color="auto"/>
            </w:tcBorders>
          </w:tcPr>
          <w:p w:rsidR="009109C5" w:rsidRPr="00155D8D" w:rsidRDefault="009109C5" w:rsidP="00155D8D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 w:val="0"/>
                <w:sz w:val="16"/>
                <w:szCs w:val="16"/>
                <w:lang w:val="en-US"/>
              </w:rPr>
            </w:pPr>
            <w:r w:rsidRPr="00555848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1av</w:t>
            </w:r>
          </w:p>
        </w:tc>
        <w:tc>
          <w:tcPr>
            <w:tcW w:w="1417" w:type="dxa"/>
            <w:tcBorders>
              <w:top w:val="single" w:sz="4" w:space="0" w:color="auto"/>
              <w:bottom w:val="none" w:sz="0" w:space="0" w:color="auto"/>
            </w:tcBorders>
          </w:tcPr>
          <w:p w:rsidR="009109C5" w:rsidRPr="00155D8D" w:rsidRDefault="009109C5" w:rsidP="00155D8D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 w:val="0"/>
                <w:sz w:val="16"/>
                <w:szCs w:val="16"/>
                <w:lang w:val="en-US"/>
              </w:rPr>
            </w:pPr>
            <w:r w:rsidRPr="00555848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1-av-F</w:t>
            </w:r>
          </w:p>
        </w:tc>
        <w:tc>
          <w:tcPr>
            <w:tcW w:w="5807" w:type="dxa"/>
            <w:tcBorders>
              <w:top w:val="single" w:sz="4" w:space="0" w:color="auto"/>
              <w:bottom w:val="none" w:sz="0" w:space="0" w:color="auto"/>
            </w:tcBorders>
          </w:tcPr>
          <w:p w:rsidR="009109C5" w:rsidRPr="00155D8D" w:rsidRDefault="009109C5" w:rsidP="00155D8D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 w:val="0"/>
                <w:sz w:val="16"/>
                <w:szCs w:val="16"/>
                <w:lang w:val="en-US"/>
              </w:rPr>
            </w:pPr>
            <w:r w:rsidRPr="00555848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GAA GGR GGA TGG ACA GGA ATG A</w:t>
            </w:r>
          </w:p>
        </w:tc>
        <w:tc>
          <w:tcPr>
            <w:tcW w:w="850" w:type="dxa"/>
            <w:tcBorders>
              <w:top w:val="single" w:sz="4" w:space="0" w:color="auto"/>
              <w:bottom w:val="none" w:sz="0" w:space="0" w:color="auto"/>
            </w:tcBorders>
          </w:tcPr>
          <w:p w:rsidR="009109C5" w:rsidRPr="00155D8D" w:rsidRDefault="009109C5" w:rsidP="00155D8D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 w:val="0"/>
                <w:sz w:val="16"/>
                <w:szCs w:val="16"/>
                <w:lang w:val="en-US"/>
              </w:rPr>
            </w:pPr>
            <w:r w:rsidRPr="00155D8D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begin" w:fldLock="1"/>
            </w:r>
            <w:r w:rsidRPr="00555848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instrText>ADDIN CSL_CITATION {"citationItems":[{"id":"ITEM-1","itemData":{"DOI":"10.3389/fcimb.2018.00165","ISSN":"2235-2988","author":[{"dropping-particle":"","family":"Goecke","given":"Nicole B.","non-dropping-particle":"","parse-names":false,"suffix":""},{"dropping-particle":"","family":"Krog","given":"Jesper S.","non-dropping-particle":"","parse-names":false,"suffix":""},{"dropping-particle":"","family":"Hjulsager","given":"Charlotte K.","non-dropping-particle":"","parse-names":false,"suffix":""},{"dropping-particle":"","family":"Skovgaard","given":"Kerstin","non-dropping-particle":"","parse-names":false,"suffix":""},{"dropping-particle":"","family":"Harder","given":"Timm C.","non-dropping-particle":"","parse-names":false,"suffix":""},{"dropping-particle":"","family":"Breum","given":"Solvej Ø.","non-dropping-particle":"","parse-names":false,"suffix":""},{"dropping-particle":"","family":"Larsen","given":"Lars E.","non-dropping-particle":"","parse-names":false,"suffix":""}],"container-title":"Frontiers in Cellular and Infection Microbiology","id":"ITEM-1","issued":{"date-parts":[["2018","5","22"]]},"title":"Subtyping of Swine Influenza Viruses Using a High-Throughput Real-Time PCR Platform","type":"article-journal","volume":"8"},"uris":["http://www.mendeley.com/documents/?uuid=3843ad83-e751-3c6f-a267-cc8889adae70"]},{"id":"ITEM-2","itemData":{"DOI":"10.1186/s13567-019-0655-x","ISSN":"1297-9716","author":[{"dropping-particle":"","family":"Ryt-Hansen","given":"Pia","non-dropping-particle":"","parse-names":false,"suffix":""},{"dropping-particle":"","family":"Larsen","given":"Inge","non-dropping-particle":"","parse-names":false,"suffix":""},{"dropping-particle":"","family":"Kristensen","given":"Charlotte Sonne","non-dropping-particle":"","parse-names":false,"suffix":""},{"dropping-particle":"","family":"Krog","given":"Jesper Schak","non-dropping-particle":"","parse-names":false,"suffix":""},{"dropping-particle":"","family":"Wacheck","given":"Silke","non-dropping-particle":"","parse-names":false,"suffix":""},{"dropping-particle":"","family":"Larsen","given":"Lars Erik","non-dropping-particle":"","parse-names":false,"suffix":""}],"container-title":"Veterinary Research","id":"ITEM-2","issue":"1","issued":{"date-parts":[["2019","12","22"]]},"page":"36","title":"Longitudinal field studies reveal early infection and persistence of influenza A virus in piglets despite the presence of maternally derived antibodies","type":"article-journal","volume":"50"},"uris":["http://www.mendeley.com/documents/?uuid=37a4cac0-8216-31c6-af4b-1ed2e989f915"]}],"mendeley":{"formattedCitation":"&lt;sup&gt;34,73&lt;/sup&gt;","plainTextFormattedCitation":"34,73","previouslyFormattedCitation":"&lt;sup&gt;34,73&lt;/sup&gt;"},"properties":{"noteIndex":0},"schema":"https://github.com/citation-style-language/schema/raw/master/csl-citation.json"}</w:instrText>
            </w:r>
            <w:r w:rsidRPr="00155D8D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555848">
              <w:rPr>
                <w:rFonts w:ascii="Times New Roman" w:eastAsia="Calibri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34,73</w:t>
            </w:r>
            <w:r w:rsidRPr="00155D8D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9109C5" w:rsidRPr="00413CFB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ind w:left="720"/>
              <w:contextualSpacing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1-av-R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CAA TTA HTG ART TCA CTT TGT TGC TG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413CFB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ind w:left="720"/>
              <w:contextualSpacing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1-av-P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ROX-TCT GGT TAC GCA GCW GAT CAG AAA AGC AC-</w:t>
            </w:r>
            <w:r w:rsidRPr="000122C4">
              <w:rPr>
                <w:rFonts w:ascii="Times New Roman" w:eastAsia="Calibri" w:hAnsi="Times New Roman" w:cs="Times New Roman"/>
                <w:lang w:val="en-US"/>
              </w:rPr>
              <w:t xml:space="preserve"> </w: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BHQ2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 w:val="restart"/>
            <w:tcBorders>
              <w:right w:val="single" w:sz="4" w:space="0" w:color="auto"/>
            </w:tcBorders>
            <w:textDirection w:val="btLr"/>
          </w:tcPr>
          <w:p w:rsidR="009109C5" w:rsidRPr="000122C4" w:rsidRDefault="009109C5" w:rsidP="00155D8D">
            <w:pPr>
              <w:spacing w:line="360" w:lineRule="auto"/>
              <w:ind w:left="113" w:right="113"/>
              <w:jc w:val="center"/>
              <w:rPr>
                <w:rFonts w:ascii="Times New Roman" w:eastAsia="Calibri" w:hAnsi="Times New Roman" w:cs="Times New Roman"/>
                <w:sz w:val="12"/>
                <w:szCs w:val="12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2"/>
                <w:szCs w:val="12"/>
                <w:lang w:val="en-US"/>
              </w:rPr>
              <w:t xml:space="preserve">                                                         Subtyping</w:t>
            </w:r>
          </w:p>
          <w:p w:rsidR="009109C5" w:rsidRPr="000122C4" w:rsidRDefault="009109C5" w:rsidP="00155D8D">
            <w:pPr>
              <w:spacing w:line="360" w:lineRule="auto"/>
              <w:ind w:left="113" w:right="113"/>
              <w:jc w:val="center"/>
              <w:rPr>
                <w:rFonts w:ascii="Times New Roman" w:eastAsia="Calibri" w:hAnsi="Times New Roman" w:cs="Times New Roman"/>
                <w:sz w:val="12"/>
                <w:szCs w:val="12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3sw</w:t>
            </w: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3-sw-F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tabs>
                <w:tab w:val="left" w:pos="2011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TGA TGG AGC AAA TTG CAC ACT G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begin" w:fldLock="1"/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instrText>ADDIN CSL_CITATION {"citationItems":[{"id":"ITEM-1","itemData":{"DOI":"10.3389/fcimb.2018.00165","ISSN":"2235-2988","author":[{"dropping-particle":"","family":"Goecke","given":"Nicole B.","non-dropping-particle":"","parse-names":false,"suffix":""},{"dropping-particle":"","family":"Krog","given":"Jesper S.","non-dropping-particle":"","parse-names":false,"suffix":""},{"dropping-particle":"","family":"Hjulsager","given":"Charlotte K.","non-dropping-particle":"","parse-names":false,"suffix":""},{"dropping-particle":"","family":"Skovgaard","given":"Kerstin","non-dropping-particle":"","parse-names":false,"suffix":""},{"dropping-particle":"","family":"Harder","given":"Timm C.","non-dropping-particle":"","parse-names":false,"suffix":""},{"dropping-particle":"","family":"Breum","given":"Solvej Ø.","non-dropping-particle":"","parse-names":false,"suffix":""},{"dropping-particle":"","family":"Larsen","given":"Lars E.","non-dropping-particle":"","parse-names":false,"suffix":""}],"container-title":"Frontiers in Cellular and Infection Microbiology","id":"ITEM-1","issued":{"date-parts":[["2018","5","22"]]},"title":"Subtyping of Swine Influenza Viruses Using a High-Throughput Real-Time PCR Platform","type":"article-journal","volume":"8"},"uris":["http://www.mendeley.com/documents/?uuid=3843ad83-e751-3c6f-a267-cc8889adae70"]},{"id":"ITEM-2","itemData":{"DOI":"10.1186/s13567-019-0655-x","ISSN":"1297-9716","author":[{"dropping-particle":"","family":"Ryt-Hansen","given":"Pia","non-dropping-particle":"","parse-names":false,"suffix":""},{"dropping-particle":"","family":"Larsen","given":"Inge","non-dropping-particle":"","parse-names":false,"suffix":""},{"dropping-particle":"","family":"Kristensen","given":"Charlotte Sonne","non-dropping-particle":"","parse-names":false,"suffix":""},{"dropping-particle":"","family":"Krog","given":"Jesper Schak","non-dropping-particle":"","parse-names":false,"suffix":""},{"dropping-particle":"","family":"Wacheck","given":"Silke","non-dropping-particle":"","parse-names":false,"suffix":""},{"dropping-particle":"","family":"Larsen","given":"Lars Erik","non-dropping-particle":"","parse-names":false,"suffix":""}],"container-title":"Veterinary Research","id":"ITEM-2","issue":"1","issued":{"date-parts":[["2019","12","22"]]},"page":"36","title":"Longitudinal field studies reveal early infection and persistence of influenza A virus in piglets despite the presence of maternally derived antibodies","type":"article-journal","volume":"50"},"uris":["http://www.mendeley.com/documents/?uuid=37a4cac0-8216-31c6-af4b-1ed2e989f915"]}],"mendeley":{"formattedCitation":"&lt;sup&gt;34,73&lt;/sup&gt;","plainTextFormattedCitation":"34,73","previouslyFormattedCitation":"&lt;sup&gt;34,73&lt;/sup&gt;"},"properties":{"noteIndex":0},"schema":"https://github.com/citation-style-language/schema/raw/master/csl-citation.json"}</w:instrTex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0122C4">
              <w:rPr>
                <w:rFonts w:ascii="Times New Roman" w:eastAsia="Calibri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34,73</w: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9109C5" w:rsidRPr="00413CFB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3-sw-R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CGT TCA ATG AAA AGG TCC CAT TTC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3-sw-P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AT680-CAC AAT GAG GGT CCC CTA ATA GAG CGT CCA-BBQ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3hu</w:t>
            </w:r>
            <w:r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05</w:t>
            </w: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3-hu-F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GATGA TGG AGA AAA CTG CAC ACT A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begin" w:fldLock="1"/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instrText>ADDIN CSL_CITATION {"citationItems":[{"id":"ITEM-1","itemData":{"DOI":"10.3389/fcimb.2018.00165","ISSN":"2235-2988","author":[{"dropping-particle":"","family":"Goecke","given":"Nicole B.","non-dropping-particle":"","parse-names":false,"suffix":""},{"dropping-particle":"","family":"Krog","given":"Jesper S.","non-dropping-particle":"","parse-names":false,"suffix":""},{"dropping-particle":"","family":"Hjulsager","given":"Charlotte K.","non-dropping-particle":"","parse-names":false,"suffix":""},{"dropping-particle":"","family":"Skovgaard","given":"Kerstin","non-dropping-particle":"","parse-names":false,"suffix":""},{"dropping-particle":"","family":"Harder","given":"Timm C.","non-dropping-particle":"","parse-names":false,"suffix":""},{"dropping-particle":"","family":"Breum","given":"Solvej Ø.","non-dropping-particle":"","parse-names":false,"suffix":""},{"dropping-particle":"","family":"Larsen","given":"Lars E.","non-dropping-particle":"","parse-names":false,"suffix":""}],"container-title":"Frontiers in Cellular and Infection Microbiology","id":"ITEM-1","issued":{"date-parts":[["2018","5","22"]]},"title":"Subtyping of Swine Influenza Viruses Using a High-Throughput Real-Time PCR Platform","type":"article-journal","volume":"8"},"uris":["http://www.mendeley.com/documents/?uuid=3843ad83-e751-3c6f-a267-cc8889adae70"]},{"id":"ITEM-2","itemData":{"DOI":"10.1186/s13567-019-0655-x","ISSN":"1297-9716","author":[{"dropping-particle":"","family":"Ryt-Hansen","given":"Pia","non-dropping-particle":"","parse-names":false,"suffix":""},{"dropping-particle":"","family":"Larsen","given":"Inge","non-dropping-particle":"","parse-names":false,"suffix":""},{"dropping-particle":"","family":"Kristensen","given":"Charlotte Sonne","non-dropping-particle":"","parse-names":false,"suffix":""},{"dropping-particle":"","family":"Krog","given":"Jesper Schak","non-dropping-particle":"","parse-names":false,"suffix":""},{"dropping-particle":"","family":"Wacheck","given":"Silke","non-dropping-particle":"","parse-names":false,"suffix":""},{"dropping-particle":"","family":"Larsen","given":"Lars Erik","non-dropping-particle":"","parse-names":false,"suffix":""}],"container-title":"Veterinary Research","id":"ITEM-2","issue":"1","issued":{"date-parts":[["2019","12","22"]]},"page":"36","title":"Longitudinal field studies reveal early infection and persistence of influenza A virus in piglets despite the presence of maternally derived antibodies","type":"article-journal","volume":"50"},"uris":["http://www.mendeley.com/documents/?uuid=37a4cac0-8216-31c6-af4b-1ed2e989f915"]}],"mendeley":{"formattedCitation":"&lt;sup&gt;34,73&lt;/sup&gt;","plainTextFormattedCitation":"34,73","previouslyFormattedCitation":"&lt;sup&gt;34,73&lt;/sup&gt;"},"properties":{"noteIndex":0},"schema":"https://github.com/citation-style-language/schema/raw/master/csl-citation.json"}</w:instrTex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0122C4">
              <w:rPr>
                <w:rFonts w:ascii="Times New Roman" w:eastAsia="Calibri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34,73</w: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9109C5" w:rsidRPr="00413CFB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3-hu-R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CGT TCA ACA AAA AGG TCC CAT TTC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413CFB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3-hu-P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AT680-CAC ACT GAG GGT CTC CCA ATA GAG CAT CTA-BBQ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N1av</w:t>
            </w: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N1-F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CCTTGCTTCTGGGTTGAACTAATC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begin" w:fldLock="1"/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instrText>ADDIN CSL_CITATION {"citationItems":[{"id":"ITEM-1","itemData":{"DOI":"10.3389/fcimb.2018.00165","ISSN":"2235-2988","author":[{"dropping-particle":"","family":"Goecke","given":"Nicole B.","non-dropping-particle":"","parse-names":false,"suffix":""},{"dropping-particle":"","family":"Krog","given":"Jesper S.","non-dropping-particle":"","parse-names":false,"suffix":""},{"dropping-particle":"","family":"Hjulsager","given":"Charlotte K.","non-dropping-particle":"","parse-names":false,"suffix":""},{"dropping-particle":"","family":"Skovgaard","given":"Kerstin","non-dropping-particle":"","parse-names":false,"suffix":""},{"dropping-particle":"","family":"Harder","given":"Timm C.","non-dropping-particle":"","parse-names":false,"suffix":""},{"dropping-particle":"","family":"Breum","given":"Solvej Ø.","non-dropping-particle":"","parse-names":false,"suffix":""},{"dropping-particle":"","family":"Larsen","given":"Lars E.","non-dropping-particle":"","parse-names":false,"suffix":""}],"container-title":"Frontiers in Cellular and Infection Microbiology","id":"ITEM-1","issued":{"date-parts":[["2018","5","22"]]},"title":"Subtyping of Swine Influenza Viruses Using a High-Throughput Real-Time PCR Platform","type":"article-journal","volume":"8"},"uris":["http://www.mendeley.com/documents/?uuid=3843ad83-e751-3c6f-a267-cc8889adae70"]},{"id":"ITEM-2","itemData":{"DOI":"10.1186/s13567-019-0655-x","ISSN":"1297-9716","author":[{"dropping-particle":"","family":"Ryt-Hansen","given":"Pia","non-dropping-particle":"","parse-names":false,"suffix":""},{"dropping-particle":"","family":"Larsen","given":"Inge","non-dropping-particle":"","parse-names":false,"suffix":""},{"dropping-particle":"","family":"Kristensen","given":"Charlotte Sonne","non-dropping-particle":"","parse-names":false,"suffix":""},{"dropping-particle":"","family":"Krog","given":"Jesper Schak","non-dropping-particle":"","parse-names":false,"suffix":""},{"dropping-particle":"","family":"Wacheck","given":"Silke","non-dropping-particle":"","parse-names":false,"suffix":""},{"dropping-particle":"","family":"Larsen","given":"Lars Erik","non-dropping-particle":"","parse-names":false,"suffix":""}],"container-title":"Veterinary Research","id":"ITEM-2","issue":"1","issued":{"date-parts":[["2019","12","22"]]},"page":"36","title":"Longitudinal field studies reveal early infection and persistence of influenza A virus in piglets despite the presence of maternally derived antibodies","type":"article-journal","volume":"50"},"uris":["http://www.mendeley.com/documents/?uuid=37a4cac0-8216-31c6-af4b-1ed2e989f915"]}],"mendeley":{"formattedCitation":"&lt;sup&gt;34,73&lt;/sup&gt;","plainTextFormattedCitation":"34,73","previouslyFormattedCitation":"&lt;sup&gt;34,73&lt;/sup&gt;"},"properties":{"noteIndex":0},"schema":"https://github.com/citation-style-language/schema/raw/master/csl-citation.json"}</w:instrTex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0122C4">
              <w:rPr>
                <w:rFonts w:ascii="Times New Roman" w:eastAsia="Calibri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34,73</w: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N1-R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tabs>
                <w:tab w:val="left" w:pos="1793"/>
              </w:tabs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AGTGTCACTATTTACACCACAAAAGG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N1-P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ROX-TGCTCCCGCTAGTCCAGATTGTGTTCTCTT</w:t>
            </w:r>
            <w:r w:rsidRPr="000122C4">
              <w:rPr>
                <w:rFonts w:ascii="Times New Roman" w:eastAsia="Calibri" w:hAnsi="Times New Roman" w:cs="Times New Roman"/>
              </w:rPr>
              <w:t>-</w: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BHQ2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N1pdm</w:t>
            </w: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N1pdm-F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CGAAATGAGTGCCCCTAATTATC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begin" w:fldLock="1"/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instrText>ADDIN CSL_CITATION {"citationItems":[{"id":"ITEM-1","itemData":{"DOI":"10.3389/fcimb.2018.00165","ISSN":"2235-2988","author":[{"dropping-particle":"","family":"Goecke","given":"Nicole B.","non-dropping-particle":"","parse-names":false,"suffix":""},{"dropping-particle":"","family":"Krog","given":"Jesper S.","non-dropping-particle":"","parse-names":false,"suffix":""},{"dropping-particle":"","family":"Hjulsager","given":"Charlotte K.","non-dropping-particle":"","parse-names":false,"suffix":""},{"dropping-particle":"","family":"Skovgaard","given":"Kerstin","non-dropping-particle":"","parse-names":false,"suffix":""},{"dropping-particle":"","family":"Harder","given":"Timm C.","non-dropping-particle":"","parse-names":false,"suffix":""},{"dropping-particle":"","family":"Breum","given":"Solvej Ø.","non-dropping-particle":"","parse-names":false,"suffix":""},{"dropping-particle":"","family":"Larsen","given":"Lars E.","non-dropping-particle":"","parse-names":false,"suffix":""}],"container-title":"Frontiers in Cellular and Infection Microbiology","id":"ITEM-1","issued":{"date-parts":[["2018","5","22"]]},"title":"Subtyping of Swine Influenza Viruses Using a High-Throughput Real-Time PCR Platform","type":"article-journal","volume":"8"},"uris":["http://www.mendeley.com/documents/?uuid=3843ad83-e751-3c6f-a267-cc8889adae70"]},{"id":"ITEM-2","itemData":{"DOI":"10.1186/s13567-019-0655-x","ISSN":"1297-9716","author":[{"dropping-particle":"","family":"Ryt-Hansen","given":"Pia","non-dropping-particle":"","parse-names":false,"suffix":""},{"dropping-particle":"","family":"Larsen","given":"Inge","non-dropping-particle":"","parse-names":false,"suffix":""},{"dropping-particle":"","family":"Kristensen","given":"Charlotte Sonne","non-dropping-particle":"","parse-names":false,"suffix":""},{"dropping-particle":"","family":"Krog","given":"Jesper Schak","non-dropping-particle":"","parse-names":false,"suffix":""},{"dropping-particle":"","family":"Wacheck","given":"Silke","non-dropping-particle":"","parse-names":false,"suffix":""},{"dropping-particle":"","family":"Larsen","given":"Lars Erik","non-dropping-particle":"","parse-names":false,"suffix":""}],"container-title":"Veterinary Research","id":"ITEM-2","issue":"1","issued":{"date-parts":[["2019","12","22"]]},"page":"36","title":"Longitudinal field studies reveal early infection and persistence of influenza A virus in piglets despite the presence of maternally derived antibodies","type":"article-journal","volume":"50"},"uris":["http://www.mendeley.com/documents/?uuid=37a4cac0-8216-31c6-af4b-1ed2e989f915"]}],"mendeley":{"formattedCitation":"&lt;sup&gt;34,73&lt;/sup&gt;","plainTextFormattedCitation":"34,73","previouslyFormattedCitation":"&lt;sup&gt;34,73&lt;/sup&gt;"},"properties":{"noteIndex":0},"schema":"https://github.com/citation-style-language/schema/raw/master/csl-citation.json"}</w:instrTex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0122C4">
              <w:rPr>
                <w:rFonts w:ascii="Times New Roman" w:eastAsia="Calibri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34,73</w: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N1pdm-R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CGATTCGAGCCATGCCAGTTA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413CFB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N1pdm-P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FAM-[+C][+C]T[+G]ATTCT[+A]GTGAAATCA[+C]-BHQ1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N2dk</w:t>
            </w: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N2-F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GAGTATGGTGGACBTCAAAYAG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begin" w:fldLock="1"/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instrText>ADDIN CSL_CITATION {"citationItems":[{"id":"ITEM-1","itemData":{"DOI":"10.3389/fcimb.2018.00165","ISSN":"2235-2988","author":[{"dropping-particle":"","family":"Goecke","given":"Nicole B.","non-dropping-particle":"","parse-names":false,"suffix":""},{"dropping-particle":"","family":"Krog","given":"Jesper S.","non-dropping-particle":"","parse-names":false,"suffix":""},{"dropping-particle":"","family":"Hjulsager","given":"Charlotte K.","non-dropping-particle":"","parse-names":false,"suffix":""},{"dropping-particle":"","family":"Skovgaard","given":"Kerstin","non-dropping-particle":"","parse-names":false,"suffix":""},{"dropping-particle":"","family":"Harder","given":"Timm C.","non-dropping-particle":"","parse-names":false,"suffix":""},{"dropping-particle":"","family":"Breum","given":"Solvej Ø.","non-dropping-particle":"","parse-names":false,"suffix":""},{"dropping-particle":"","family":"Larsen","given":"Lars E.","non-dropping-particle":"","parse-names":false,"suffix":""}],"container-title":"Frontiers in Cellular and Infection Microbiology","id":"ITEM-1","issued":{"date-parts":[["2018","5","22"]]},"title":"Subtyping of Swine Influenza Viruses Using a High-Throughput Real-Time PCR Platform","type":"article-journal","volume":"8"},"uris":["http://www.mendeley.com/documents/?uuid=3843ad83-e751-3c6f-a267-cc8889adae70"]},{"id":"ITEM-2","itemData":{"DOI":"10.1186/s13567-019-0655-x","ISSN":"1297-9716","author":[{"dropping-particle":"","family":"Ryt-Hansen","given":"Pia","non-dropping-particle":"","parse-names":false,"suffix":""},{"dropping-particle":"","family":"Larsen","given":"Inge","non-dropping-particle":"","parse-names":false,"suffix":""},{"dropping-particle":"","family":"Kristensen","given":"Charlotte Sonne","non-dropping-particle":"","parse-names":false,"suffix":""},{"dropping-particle":"","family":"Krog","given":"Jesper Schak","non-dropping-particle":"","parse-names":false,"suffix":""},{"dropping-particle":"","family":"Wacheck","given":"Silke","non-dropping-particle":"","parse-names":false,"suffix":""},{"dropping-particle":"","family":"Larsen","given":"Lars Erik","non-dropping-particle":"","parse-names":false,"suffix":""}],"container-title":"Veterinary Research","id":"ITEM-2","issue":"1","issued":{"date-parts":[["2019","12","22"]]},"page":"36","title":"Longitudinal field studies reveal early infection and persistence of influenza A virus in piglets despite the presence of maternally derived antibodies","type":"article-journal","volume":"50"},"uris":["http://www.mendeley.com/documents/?uuid=37a4cac0-8216-31c6-af4b-1ed2e989f915"]}],"mendeley":{"formattedCitation":"&lt;sup&gt;34,73&lt;/sup&gt;","plainTextFormattedCitation":"34,73","previouslyFormattedCitation":"&lt;sup&gt;34,73&lt;/sup&gt;"},"properties":{"noteIndex":0},"schema":"https://github.com/citation-style-language/schema/raw/master/csl-citation.json"}</w:instrTex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0122C4">
              <w:rPr>
                <w:rFonts w:ascii="Times New Roman" w:eastAsia="Calibri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34,73</w: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N2-R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TTGCGAAAGCTTATATAGGCATGA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413CFB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N2-P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AF532-CCA TCA GGC CAT GAG CCT GAV CCA TA</w:t>
            </w:r>
            <w:r w:rsidRPr="000122C4">
              <w:rPr>
                <w:rFonts w:ascii="Times New Roman" w:eastAsia="Calibri" w:hAnsi="Times New Roman" w:cs="Times New Roman"/>
                <w:lang w:val="en-US"/>
              </w:rPr>
              <w:t>-</w: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BHQ1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N2hu95</w:t>
            </w: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N2hu-F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CTGGTATTTTCTCTGTTGAAGGC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begin" w:fldLock="1"/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instrText>ADDIN CSL_CITATION {"citationItems":[{"id":"ITEM-1","itemData":{"DOI":"10.3389/fcimb.2018.00165","ISSN":"2235-2988","author":[{"dropping-particle":"","family":"Goecke","given":"Nicole B.","non-dropping-particle":"","parse-names":false,"suffix":""},{"dropping-particle":"","family":"Krog","given":"Jesper S.","non-dropping-particle":"","parse-names":false,"suffix":""},{"dropping-particle":"","family":"Hjulsager","given":"Charlotte K.","non-dropping-particle":"","parse-names":false,"suffix":""},{"dropping-particle":"","family":"Skovgaard","given":"Kerstin","non-dropping-particle":"","parse-names":false,"suffix":""},{"dropping-particle":"","family":"Harder","given":"Timm C.","non-dropping-particle":"","parse-names":false,"suffix":""},{"dropping-particle":"","family":"Breum","given":"Solvej Ø.","non-dropping-particle":"","parse-names":false,"suffix":""},{"dropping-particle":"","family":"Larsen","given":"Lars E.","non-dropping-particle":"","parse-names":false,"suffix":""}],"container-title":"Frontiers in Cellular and Infection Microbiology","id":"ITEM-1","issued":{"date-parts":[["2018","5","22"]]},"title":"Subtyping of Swine Influenza Viruses Using a High-Throughput Real-Time PCR Platform","type":"article-journal","volume":"8"},"uris":["http://www.mendeley.com/documents/?uuid=3843ad83-e751-3c6f-a267-cc8889adae70"]},{"id":"ITEM-2","itemData":{"DOI":"10.1186/s13567-019-0655-x","ISSN":"1297-9716","author":[{"dropping-particle":"","family":"Ryt-Hansen","given":"Pia","non-dropping-particle":"","parse-names":false,"suffix":""},{"dropping-particle":"","family":"Larsen","given":"Inge","non-dropping-particle":"","parse-names":false,"suffix":""},{"dropping-particle":"","family":"Kristensen","given":"Charlotte Sonne","non-dropping-particle":"","parse-names":false,"suffix":""},{"dropping-particle":"","family":"Krog","given":"Jesper Schak","non-dropping-particle":"","parse-names":false,"suffix":""},{"dropping-particle":"","family":"Wacheck","given":"Silke","non-dropping-particle":"","parse-names":false,"suffix":""},{"dropping-particle":"","family":"Larsen","given":"Lars Erik","non-dropping-particle":"","parse-names":false,"suffix":""}],"container-title":"Veterinary Research","id":"ITEM-2","issue":"1","issued":{"date-parts":[["2019","12","22"]]},"page":"36","title":"Longitudinal field studies reveal early infection and persistence of influenza A virus in piglets despite the presence of maternally derived antibodies","type":"article-journal","volume":"50"},"uris":["http://www.mendeley.com/documents/?uuid=37a4cac0-8216-31c6-af4b-1ed2e989f915"]}],"mendeley":{"formattedCitation":"&lt;sup&gt;34,73&lt;/sup&gt;","plainTextFormattedCitation":"34,73","previouslyFormattedCitation":"&lt;sup&gt;34,73&lt;/sup&gt;"},"properties":{"noteIndex":0},"schema":"https://github.com/citation-style-language/schema/raw/master/csl-citation.json"}</w:instrTex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0122C4">
              <w:rPr>
                <w:rFonts w:ascii="Times New Roman" w:eastAsia="Calibri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34,73</w: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9109C5" w:rsidRPr="00413CFB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N2hu-R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CCA SAC TTC AKT TTC CTG YTT CC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413CFB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  <w:bottom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N2hu-P</w:t>
            </w:r>
          </w:p>
        </w:tc>
        <w:tc>
          <w:tcPr>
            <w:tcW w:w="5807" w:type="dxa"/>
            <w:tcBorders>
              <w:bottom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AF532-T[+C]A [+A]CT CYA CAT AAA AGC ACC [+G]-BHQ1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top w:val="single" w:sz="4" w:space="0" w:color="auto"/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3NSF1</w:t>
            </w:r>
          </w:p>
        </w:tc>
        <w:tc>
          <w:tcPr>
            <w:tcW w:w="5807" w:type="dxa"/>
            <w:tcBorders>
              <w:top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US"/>
              </w:rPr>
              <w:t>AGC AAA AGC AGG GTG ACA AAG ACA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In house</w:t>
            </w:r>
          </w:p>
        </w:tc>
      </w:tr>
      <w:tr w:rsidR="009109C5" w:rsidRPr="00413CFB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3NSR1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US"/>
              </w:rPr>
              <w:t>AGT AGA AAC AAG GGT GTT TTT TAT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M</w:t>
            </w: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  <w:t>MF8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  <w:t xml:space="preserve">GCA GGT AGA TAT TGA AAG ATG AG 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In house</w:t>
            </w:r>
          </w:p>
        </w:tc>
      </w:tr>
      <w:tr w:rsidR="009109C5" w:rsidRPr="00413CFB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 w:val="restart"/>
            <w:tcBorders>
              <w:right w:val="single" w:sz="4" w:space="0" w:color="auto"/>
            </w:tcBorders>
            <w:textDirection w:val="btLr"/>
          </w:tcPr>
          <w:p w:rsidR="009109C5" w:rsidRPr="000122C4" w:rsidRDefault="009109C5" w:rsidP="00155D8D">
            <w:pPr>
              <w:spacing w:line="360" w:lineRule="auto"/>
              <w:ind w:left="113" w:right="113"/>
              <w:jc w:val="center"/>
              <w:rPr>
                <w:rFonts w:ascii="Times New Roman" w:eastAsia="Calibri" w:hAnsi="Times New Roman" w:cs="Times New Roman"/>
                <w:sz w:val="12"/>
                <w:szCs w:val="12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2"/>
                <w:szCs w:val="12"/>
                <w:lang w:val="en-US"/>
              </w:rPr>
              <w:t xml:space="preserve">          Full length RT-PCR</w:t>
            </w: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  <w:t xml:space="preserve">MR1025               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  <w:t xml:space="preserve">AGA AAC AAG GTA GTT TTT TAC TC 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NA</w:t>
            </w: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  <w:t>pQE</w:t>
            </w:r>
            <w:proofErr w:type="spellEnd"/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  <w:t>-NA-F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color w:val="CC00CC"/>
                <w:sz w:val="16"/>
                <w:szCs w:val="16"/>
                <w:lang w:val="en-US"/>
              </w:rPr>
              <w:t>CGGATAACAATTTCACACAG</w:t>
            </w:r>
            <w:r w:rsidRPr="000122C4">
              <w:rPr>
                <w:rFonts w:ascii="Times New Roman" w:eastAsia="Calibri" w:hAnsi="Times New Roman" w:cs="Times New Roman"/>
                <w:bCs/>
                <w:color w:val="000000"/>
                <w:sz w:val="16"/>
                <w:szCs w:val="16"/>
                <w:lang w:val="en-US"/>
              </w:rPr>
              <w:t>AGCAAAAGCAGGAGT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In house</w:t>
            </w: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  <w:t>pQE</w:t>
            </w:r>
            <w:proofErr w:type="spellEnd"/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  <w:t>-NA-R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color w:val="6600FF"/>
                <w:sz w:val="16"/>
                <w:szCs w:val="16"/>
                <w:lang w:val="en-US"/>
              </w:rPr>
              <w:t>GTTCTGAGGTCATTACTGG</w:t>
            </w:r>
            <w:r w:rsidRPr="000122C4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US"/>
              </w:rPr>
              <w:t>AGT</w:t>
            </w:r>
            <w:r w:rsidRPr="000122C4">
              <w:rPr>
                <w:rFonts w:ascii="Times New Roman" w:eastAsia="Calibri" w:hAnsi="Times New Roman" w:cs="Times New Roman"/>
                <w:bCs/>
                <w:color w:val="000000"/>
                <w:sz w:val="16"/>
                <w:szCs w:val="16"/>
                <w:lang w:val="en-US"/>
              </w:rPr>
              <w:t>AGAAACAAGGAGTTTTTT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NP</w:t>
            </w: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  <w:t>pQE-NP-F2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color w:val="CC00CC"/>
                <w:sz w:val="16"/>
                <w:szCs w:val="16"/>
                <w:lang w:val="en-US"/>
              </w:rPr>
              <w:t>CGGATAACAATTTCACACAG</w:t>
            </w:r>
            <w:r w:rsidRPr="000122C4">
              <w:rPr>
                <w:rFonts w:ascii="Times New Roman" w:eastAsia="Calibri" w:hAnsi="Times New Roman" w:cs="Times New Roman"/>
                <w:bCs/>
                <w:color w:val="000000"/>
                <w:sz w:val="16"/>
                <w:szCs w:val="16"/>
                <w:lang w:val="en-US"/>
              </w:rPr>
              <w:t>AGCAAAAGCAGGGTAGATAATC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In house</w:t>
            </w: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  <w:t>pQE</w:t>
            </w:r>
            <w:proofErr w:type="spellEnd"/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  <w:t>-NP-R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color w:val="6600FF"/>
                <w:sz w:val="16"/>
                <w:szCs w:val="16"/>
                <w:lang w:val="en-US"/>
              </w:rPr>
              <w:t>GTTCTGAGGTCATTACTGG</w:t>
            </w:r>
            <w:r w:rsidRPr="000122C4">
              <w:rPr>
                <w:rFonts w:ascii="Times New Roman" w:eastAsia="Calibri" w:hAnsi="Times New Roman" w:cs="Times New Roman"/>
                <w:bCs/>
                <w:sz w:val="16"/>
                <w:szCs w:val="16"/>
                <w:lang w:val="en-US"/>
              </w:rPr>
              <w:t>AGT</w:t>
            </w:r>
            <w:r w:rsidRPr="000122C4">
              <w:rPr>
                <w:rFonts w:ascii="Times New Roman" w:eastAsia="Calibri" w:hAnsi="Times New Roman" w:cs="Times New Roman"/>
                <w:bCs/>
                <w:color w:val="000000"/>
                <w:sz w:val="16"/>
                <w:szCs w:val="16"/>
                <w:lang w:val="en-US"/>
              </w:rPr>
              <w:t>AGAAACAAGGGTATTTTT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A</w:t>
            </w: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  <w:t>pQE</w:t>
            </w:r>
            <w:proofErr w:type="spellEnd"/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  <w:t>-HAs-F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color w:val="CC00CC"/>
                <w:sz w:val="16"/>
                <w:szCs w:val="16"/>
                <w:lang w:val="en-US"/>
              </w:rPr>
              <w:t>CGG</w:t>
            </w:r>
            <w:r w:rsidRPr="000122C4">
              <w:rPr>
                <w:rFonts w:ascii="Times New Roman" w:eastAsia="Calibri" w:hAnsi="Times New Roman" w:cs="Times New Roman"/>
                <w:color w:val="CC00CC"/>
                <w:sz w:val="16"/>
                <w:szCs w:val="16"/>
              </w:rPr>
              <w:t>ATAACAATTTCACACAG</w:t>
            </w:r>
            <w:r w:rsidRPr="000122C4">
              <w:rPr>
                <w:rFonts w:ascii="Times New Roman" w:eastAsia="Calibri" w:hAnsi="Times New Roman" w:cs="Times New Roman"/>
                <w:bCs/>
                <w:color w:val="000000"/>
                <w:sz w:val="16"/>
                <w:szCs w:val="16"/>
              </w:rPr>
              <w:t>AGCAAAAGCAGGGGAWAATW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In house</w:t>
            </w: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pQE</w:t>
            </w:r>
            <w:proofErr w:type="spellEnd"/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-HA-R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color w:val="6600FF"/>
                <w:sz w:val="16"/>
                <w:szCs w:val="16"/>
              </w:rPr>
              <w:t>GTTCTGAGGTCATTACTGG</w:t>
            </w:r>
            <w:r w:rsidRPr="000122C4">
              <w:rPr>
                <w:rFonts w:ascii="Times New Roman" w:eastAsia="Calibri" w:hAnsi="Times New Roman" w:cs="Times New Roman"/>
                <w:bCs/>
                <w:sz w:val="16"/>
                <w:szCs w:val="16"/>
              </w:rPr>
              <w:t>AGTA</w:t>
            </w:r>
            <w:r w:rsidRPr="000122C4">
              <w:rPr>
                <w:rFonts w:ascii="Times New Roman" w:eastAsia="Calibri" w:hAnsi="Times New Roman" w:cs="Times New Roman"/>
                <w:bCs/>
                <w:color w:val="000000"/>
                <w:sz w:val="16"/>
                <w:szCs w:val="16"/>
              </w:rPr>
              <w:t>GAAACAAGGGTGTTTT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H1pdm</w:t>
            </w: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  <w:t>pQE</w:t>
            </w:r>
            <w:proofErr w:type="spellEnd"/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  <w:t>-</w:t>
            </w:r>
            <w:proofErr w:type="spellStart"/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  <w:t>HApd</w:t>
            </w:r>
            <w:proofErr w:type="spellEnd"/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  <w:t>-F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color w:val="CC00CC"/>
                <w:sz w:val="16"/>
                <w:szCs w:val="16"/>
              </w:rPr>
              <w:t>CGGATAACAATTTCACACAG</w:t>
            </w:r>
            <w:r w:rsidRPr="000122C4">
              <w:rPr>
                <w:rFonts w:ascii="Times New Roman" w:eastAsia="Calibri" w:hAnsi="Times New Roman" w:cs="Times New Roman"/>
                <w:bCs/>
                <w:color w:val="000000"/>
                <w:sz w:val="16"/>
                <w:szCs w:val="16"/>
              </w:rPr>
              <w:t>AGCAAAAGCAGGGGAAAAC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In house</w:t>
            </w: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pQE</w:t>
            </w:r>
            <w:proofErr w:type="spellEnd"/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-HA-R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</w:pPr>
            <w:r w:rsidRPr="000122C4">
              <w:rPr>
                <w:rFonts w:ascii="Times New Roman" w:eastAsia="Calibri" w:hAnsi="Times New Roman" w:cs="Times New Roman"/>
                <w:color w:val="6600FF"/>
                <w:sz w:val="16"/>
                <w:szCs w:val="16"/>
              </w:rPr>
              <w:t>GTTCTGAGGTCATTACTGG</w:t>
            </w:r>
            <w:r w:rsidRPr="000122C4">
              <w:rPr>
                <w:rFonts w:ascii="Times New Roman" w:eastAsia="Calibri" w:hAnsi="Times New Roman" w:cs="Times New Roman"/>
                <w:bCs/>
                <w:sz w:val="16"/>
                <w:szCs w:val="16"/>
              </w:rPr>
              <w:t>AGTA</w:t>
            </w:r>
            <w:r w:rsidRPr="000122C4">
              <w:rPr>
                <w:rFonts w:ascii="Times New Roman" w:eastAsia="Calibri" w:hAnsi="Times New Roman" w:cs="Times New Roman"/>
                <w:bCs/>
                <w:color w:val="000000"/>
                <w:sz w:val="16"/>
                <w:szCs w:val="16"/>
              </w:rPr>
              <w:t>GAAACAAGGGTGTTTT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PA</w:t>
            </w: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  <w:t>pQE-PA-F2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</w:pPr>
            <w:r w:rsidRPr="000122C4">
              <w:rPr>
                <w:rFonts w:ascii="Times New Roman" w:eastAsia="Calibri" w:hAnsi="Times New Roman" w:cs="Times New Roman"/>
                <w:color w:val="CC00CC"/>
                <w:sz w:val="16"/>
                <w:szCs w:val="16"/>
              </w:rPr>
              <w:t>CGGATAACAATTTCACACAG</w:t>
            </w:r>
            <w:r w:rsidRPr="000122C4">
              <w:rPr>
                <w:rFonts w:ascii="Times New Roman" w:eastAsia="Calibri" w:hAnsi="Times New Roman" w:cs="Times New Roman"/>
                <w:bCs/>
                <w:color w:val="000000"/>
                <w:sz w:val="16"/>
                <w:szCs w:val="16"/>
              </w:rPr>
              <w:t>AGC</w:t>
            </w:r>
            <w:r w:rsidRPr="000122C4">
              <w:rPr>
                <w:rFonts w:ascii="Times New Roman" w:eastAsia="Calibri" w:hAnsi="Times New Roman" w:cs="Times New Roman"/>
                <w:bCs/>
                <w:sz w:val="16"/>
                <w:szCs w:val="16"/>
              </w:rPr>
              <w:t>A</w:t>
            </w:r>
            <w:r w:rsidRPr="000122C4">
              <w:rPr>
                <w:rFonts w:ascii="Times New Roman" w:eastAsia="Calibri" w:hAnsi="Times New Roman" w:cs="Times New Roman"/>
                <w:bCs/>
                <w:color w:val="000000"/>
                <w:sz w:val="16"/>
                <w:szCs w:val="16"/>
              </w:rPr>
              <w:t>AAAGCAGGTAC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In house</w:t>
            </w: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  <w:t>pQE</w:t>
            </w:r>
            <w:proofErr w:type="spellEnd"/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  <w:t>-PA-R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</w:pPr>
            <w:r w:rsidRPr="000122C4">
              <w:rPr>
                <w:rFonts w:ascii="Times New Roman" w:eastAsia="Calibri" w:hAnsi="Times New Roman" w:cs="Times New Roman"/>
                <w:color w:val="6600FF"/>
                <w:sz w:val="16"/>
                <w:szCs w:val="16"/>
              </w:rPr>
              <w:t>GTTCTGAGGTCATTACTGG</w:t>
            </w:r>
            <w:r w:rsidRPr="000122C4">
              <w:rPr>
                <w:rFonts w:ascii="Times New Roman" w:eastAsia="Calibri" w:hAnsi="Times New Roman" w:cs="Times New Roman"/>
                <w:bCs/>
                <w:sz w:val="16"/>
                <w:szCs w:val="16"/>
              </w:rPr>
              <w:t>AGT</w:t>
            </w:r>
            <w:r w:rsidRPr="000122C4">
              <w:rPr>
                <w:rFonts w:ascii="Times New Roman" w:eastAsia="Calibri" w:hAnsi="Times New Roman" w:cs="Times New Roman"/>
                <w:bCs/>
                <w:color w:val="000000"/>
                <w:sz w:val="16"/>
                <w:szCs w:val="16"/>
              </w:rPr>
              <w:t>AGAAACAAGGTACTT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PB1</w:t>
            </w: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  <w:t>pQE-PB1-F2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</w:pPr>
            <w:r w:rsidRPr="000122C4">
              <w:rPr>
                <w:rFonts w:ascii="Times New Roman" w:eastAsia="Calibri" w:hAnsi="Times New Roman" w:cs="Times New Roman"/>
                <w:color w:val="CC00CC"/>
                <w:sz w:val="16"/>
                <w:szCs w:val="16"/>
              </w:rPr>
              <w:t>CGGATAACAATTTCACACAG</w:t>
            </w:r>
            <w:r w:rsidRPr="000122C4">
              <w:rPr>
                <w:rFonts w:ascii="Times New Roman" w:eastAsia="Calibri" w:hAnsi="Times New Roman" w:cs="Times New Roman"/>
                <w:bCs/>
                <w:color w:val="000000"/>
                <w:sz w:val="16"/>
                <w:szCs w:val="16"/>
              </w:rPr>
              <w:t>AGC</w:t>
            </w:r>
            <w:r w:rsidRPr="000122C4">
              <w:rPr>
                <w:rFonts w:ascii="Times New Roman" w:eastAsia="Calibri" w:hAnsi="Times New Roman" w:cs="Times New Roman"/>
                <w:bCs/>
                <w:sz w:val="16"/>
                <w:szCs w:val="16"/>
              </w:rPr>
              <w:t>R</w:t>
            </w:r>
            <w:r w:rsidRPr="000122C4">
              <w:rPr>
                <w:rFonts w:ascii="Times New Roman" w:eastAsia="Calibri" w:hAnsi="Times New Roman" w:cs="Times New Roman"/>
                <w:bCs/>
                <w:color w:val="000000"/>
                <w:sz w:val="16"/>
                <w:szCs w:val="16"/>
              </w:rPr>
              <w:t>AAAGCAGGCAAAC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In house</w:t>
            </w: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</w:pPr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  <w:t>pQE-PB1-R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</w:pPr>
            <w:r w:rsidRPr="000122C4">
              <w:rPr>
                <w:rFonts w:ascii="Times New Roman" w:eastAsia="Calibri" w:hAnsi="Times New Roman" w:cs="Times New Roman"/>
                <w:color w:val="6600FF"/>
                <w:sz w:val="16"/>
                <w:szCs w:val="16"/>
              </w:rPr>
              <w:t>GTTCTGAGGTCATTACTGG</w:t>
            </w:r>
            <w:r w:rsidRPr="000122C4">
              <w:rPr>
                <w:rFonts w:ascii="Times New Roman" w:eastAsia="Calibri" w:hAnsi="Times New Roman" w:cs="Times New Roman"/>
                <w:bCs/>
                <w:sz w:val="16"/>
                <w:szCs w:val="16"/>
              </w:rPr>
              <w:t>AGT</w:t>
            </w:r>
            <w:r w:rsidRPr="000122C4">
              <w:rPr>
                <w:rFonts w:ascii="Times New Roman" w:eastAsia="Calibri" w:hAnsi="Times New Roman" w:cs="Times New Roman"/>
                <w:bCs/>
                <w:color w:val="000000"/>
                <w:sz w:val="16"/>
                <w:szCs w:val="16"/>
              </w:rPr>
              <w:t>AGAAACAAGGCATTT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PB2</w:t>
            </w: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</w:pPr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  <w:t>pQE-PB2-F3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</w:pPr>
            <w:r w:rsidRPr="000122C4">
              <w:rPr>
                <w:rFonts w:ascii="Times New Roman" w:eastAsia="Calibri" w:hAnsi="Times New Roman" w:cs="Times New Roman"/>
                <w:color w:val="CC00CC"/>
                <w:sz w:val="16"/>
                <w:szCs w:val="16"/>
              </w:rPr>
              <w:t>CGGATAACAATTTCACACAG</w:t>
            </w:r>
            <w:r w:rsidRPr="000122C4">
              <w:rPr>
                <w:rFonts w:ascii="Times New Roman" w:eastAsia="Calibri" w:hAnsi="Times New Roman" w:cs="Times New Roman"/>
                <w:bCs/>
                <w:color w:val="000000"/>
                <w:sz w:val="16"/>
                <w:szCs w:val="16"/>
              </w:rPr>
              <w:t>AGC</w:t>
            </w:r>
            <w:r w:rsidRPr="000122C4">
              <w:rPr>
                <w:rFonts w:ascii="Times New Roman" w:eastAsia="Calibri" w:hAnsi="Times New Roman" w:cs="Times New Roman"/>
                <w:bCs/>
                <w:sz w:val="16"/>
                <w:szCs w:val="16"/>
              </w:rPr>
              <w:t>R</w:t>
            </w:r>
            <w:r w:rsidRPr="000122C4">
              <w:rPr>
                <w:rFonts w:ascii="Times New Roman" w:eastAsia="Calibri" w:hAnsi="Times New Roman" w:cs="Times New Roman"/>
                <w:bCs/>
                <w:color w:val="000000"/>
                <w:sz w:val="16"/>
                <w:szCs w:val="16"/>
              </w:rPr>
              <w:t>AAAGCAGGTCAAAT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In house</w:t>
            </w: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</w:pPr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  <w:t>pQE-PB2-R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</w:pPr>
            <w:r w:rsidRPr="000122C4">
              <w:rPr>
                <w:rFonts w:ascii="Times New Roman" w:eastAsia="Calibri" w:hAnsi="Times New Roman" w:cs="Times New Roman"/>
                <w:color w:val="6600FF"/>
                <w:sz w:val="16"/>
                <w:szCs w:val="16"/>
              </w:rPr>
              <w:t>GTTCTGAGGTCATTACTGG</w:t>
            </w:r>
            <w:r w:rsidRPr="000122C4">
              <w:rPr>
                <w:rFonts w:ascii="Times New Roman" w:eastAsia="Calibri" w:hAnsi="Times New Roman" w:cs="Times New Roman"/>
                <w:bCs/>
                <w:sz w:val="16"/>
                <w:szCs w:val="16"/>
              </w:rPr>
              <w:t>AGT</w:t>
            </w:r>
            <w:r w:rsidRPr="000122C4">
              <w:rPr>
                <w:rFonts w:ascii="Times New Roman" w:eastAsia="Calibri" w:hAnsi="Times New Roman" w:cs="Times New Roman"/>
                <w:bCs/>
                <w:color w:val="000000"/>
                <w:sz w:val="16"/>
                <w:szCs w:val="16"/>
              </w:rPr>
              <w:t>AGAAACAAGGTCGTTT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Universal</w:t>
            </w: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</w:pPr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  <w:t>MBTuni-12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</w:pPr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  <w:t>ACGCGTGATCAGCRAAAGCAGG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begin" w:fldLock="1"/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instrText>ADDIN CSL_CITATION {"citationItems":[{"id":"ITEM-1","itemData":{"DOI":"10.1.1.797.7928","author":[{"dropping-particle":"","family":"Kai Lee","given":"Hong","non-dropping-particle":"","parse-names":false,"suffix":""}],"id":"ITEM-1","issued":{"date-parts":[["2016"]]},"title":"Simplified Large-Scale Sanger Genome Sequencing for Influenza A/H3N2 Virus","type":"article-journal"},"uris":["http://www.mendeley.com/documents/?uuid=49d14e3d-9db0-3fdb-bfa7-075e9d1e87cf"]}],"mendeley":{"formattedCitation":"&lt;sup&gt;74&lt;/sup&gt;","plainTextFormattedCitation":"74","previouslyFormattedCitation":"&lt;sup&gt;74&lt;/sup&gt;"},"properties":{"noteIndex":0},"schema":"https://github.com/citation-style-language/schema/raw/master/csl-citation.json"}</w:instrTex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0122C4">
              <w:rPr>
                <w:rFonts w:ascii="Times New Roman" w:eastAsia="Calibri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74</w:t>
            </w: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9109C5" w:rsidRPr="000122C4" w:rsidTr="00155D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dxa"/>
            <w:vMerge/>
            <w:tcBorders>
              <w:righ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62" w:type="dxa"/>
            <w:tcBorders>
              <w:left w:val="single" w:sz="4" w:space="0" w:color="auto"/>
            </w:tcBorders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  <w:r w:rsidRPr="000122C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IAV primers</w:t>
            </w:r>
          </w:p>
        </w:tc>
        <w:tc>
          <w:tcPr>
            <w:tcW w:w="141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</w:pPr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  <w:t>MBTuni-13</w:t>
            </w:r>
          </w:p>
        </w:tc>
        <w:tc>
          <w:tcPr>
            <w:tcW w:w="5807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</w:pPr>
            <w:r w:rsidRPr="000122C4">
              <w:rPr>
                <w:rFonts w:ascii="Times New Roman" w:eastAsia="Calibri" w:hAnsi="Times New Roman" w:cs="Times New Roman"/>
                <w:color w:val="000000"/>
                <w:sz w:val="16"/>
                <w:szCs w:val="16"/>
              </w:rPr>
              <w:t>ACGCGTGATCAGTAGAAACAAGG</w:t>
            </w:r>
          </w:p>
        </w:tc>
        <w:tc>
          <w:tcPr>
            <w:tcW w:w="850" w:type="dxa"/>
          </w:tcPr>
          <w:p w:rsidR="009109C5" w:rsidRPr="000122C4" w:rsidRDefault="009109C5" w:rsidP="00155D8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</w:pPr>
          </w:p>
        </w:tc>
      </w:tr>
    </w:tbl>
    <w:p w:rsidR="009109C5" w:rsidRPr="003F64AB" w:rsidRDefault="009109C5" w:rsidP="009109C5">
      <w:pPr>
        <w:spacing w:after="200" w:line="276" w:lineRule="auto"/>
        <w:rPr>
          <w:rFonts w:ascii="Times New Roman" w:eastAsia="Calibri" w:hAnsi="Times New Roman" w:cs="Times New Roman"/>
          <w:b/>
          <w:lang w:val="en-US"/>
        </w:rPr>
        <w:sectPr w:rsidR="009109C5" w:rsidRPr="003F64AB" w:rsidSect="00A06F21">
          <w:footerReference w:type="default" r:id="rId6"/>
          <w:pgSz w:w="11906" w:h="16838"/>
          <w:pgMar w:top="1701" w:right="1134" w:bottom="1701" w:left="1134" w:header="708" w:footer="708" w:gutter="0"/>
          <w:lnNumType w:countBy="1" w:restart="continuous"/>
          <w:cols w:space="708"/>
          <w:docGrid w:linePitch="360"/>
        </w:sectPr>
      </w:pPr>
    </w:p>
    <w:p w:rsidR="00905F6B" w:rsidRDefault="00905F6B"/>
    <w:sectPr w:rsidR="00905F6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00000" w:rsidRDefault="00413CFB">
      <w:pPr>
        <w:spacing w:after="0" w:line="240" w:lineRule="auto"/>
      </w:pPr>
      <w:r>
        <w:separator/>
      </w:r>
    </w:p>
  </w:endnote>
  <w:endnote w:type="continuationSeparator" w:id="0">
    <w:p w:rsidR="00000000" w:rsidRDefault="00413CF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01957093"/>
      <w:docPartObj>
        <w:docPartGallery w:val="Page Numbers (Bottom of Page)"/>
        <w:docPartUnique/>
      </w:docPartObj>
    </w:sdtPr>
    <w:sdtEndPr/>
    <w:sdtContent>
      <w:p w:rsidR="00BD790C" w:rsidRDefault="009109C5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13CFB">
          <w:rPr>
            <w:noProof/>
          </w:rPr>
          <w:t>3</w:t>
        </w:r>
        <w:r>
          <w:fldChar w:fldCharType="end"/>
        </w:r>
      </w:p>
    </w:sdtContent>
  </w:sdt>
  <w:p w:rsidR="00BD790C" w:rsidRDefault="00413CFB">
    <w:pPr>
      <w:pStyle w:val="Footer"/>
    </w:pPr>
  </w:p>
  <w:p w:rsidR="00BD790C" w:rsidRDefault="00413CFB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00000" w:rsidRDefault="00413CFB">
      <w:pPr>
        <w:spacing w:after="0" w:line="240" w:lineRule="auto"/>
      </w:pPr>
      <w:r>
        <w:separator/>
      </w:r>
    </w:p>
  </w:footnote>
  <w:footnote w:type="continuationSeparator" w:id="0">
    <w:p w:rsidR="00000000" w:rsidRDefault="00413CF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doNotDisplayPageBoundaries/>
  <w:proofState w:spelling="clean" w:grammar="clean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109C5"/>
    <w:rsid w:val="00212397"/>
    <w:rsid w:val="00413CFB"/>
    <w:rsid w:val="00560145"/>
    <w:rsid w:val="006F2892"/>
    <w:rsid w:val="00717D6D"/>
    <w:rsid w:val="008C0092"/>
    <w:rsid w:val="00905F6B"/>
    <w:rsid w:val="009109C5"/>
    <w:rsid w:val="00A73E51"/>
    <w:rsid w:val="00BC2598"/>
    <w:rsid w:val="00BF48FE"/>
    <w:rsid w:val="00C40A32"/>
    <w:rsid w:val="00C53D42"/>
    <w:rsid w:val="00E101CE"/>
    <w:rsid w:val="00ED3C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2DDEA80"/>
  <w15:chartTrackingRefBased/>
  <w15:docId w15:val="{84E5E17C-EAE6-4C85-82CE-454349AA29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109C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109C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9109C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109C5"/>
  </w:style>
  <w:style w:type="table" w:styleId="GridTable1Light">
    <w:name w:val="Grid Table 1 Light"/>
    <w:basedOn w:val="TableNormal"/>
    <w:uiPriority w:val="46"/>
    <w:rsid w:val="009109C5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LineNumber">
    <w:name w:val="line number"/>
    <w:basedOn w:val="DefaultParagraphFont"/>
    <w:uiPriority w:val="99"/>
    <w:semiHidden/>
    <w:unhideWhenUsed/>
    <w:rsid w:val="009109C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3323</Words>
  <Characters>23401</Characters>
  <Application>Microsoft Office Word</Application>
  <DocSecurity>0</DocSecurity>
  <Lines>3343</Lines>
  <Paragraphs>16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UND - KU</Company>
  <LinksUpToDate>false</LinksUpToDate>
  <CharactersWithSpaces>250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a Ryt-Hansen</dc:creator>
  <cp:keywords/>
  <dc:description/>
  <cp:lastModifiedBy>Pia Ryt-Hansen</cp:lastModifiedBy>
  <cp:revision>2</cp:revision>
  <dcterms:created xsi:type="dcterms:W3CDTF">2021-07-19T05:27:00Z</dcterms:created>
  <dcterms:modified xsi:type="dcterms:W3CDTF">2021-07-19T08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Remapped">
    <vt:lpwstr>true</vt:lpwstr>
  </property>
</Properties>
</file>